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6AD0E2" w14:textId="77777777" w:rsidR="0008177B" w:rsidRPr="00B3497B" w:rsidRDefault="0008177B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DC465E" w14:textId="77777777" w:rsidR="0008177B" w:rsidRPr="00B3497B" w:rsidRDefault="0008177B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D845CF1" w14:textId="77777777" w:rsidR="0008177B" w:rsidRPr="00B3497B" w:rsidRDefault="0008177B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EE4665" w14:textId="77777777" w:rsidR="0008177B" w:rsidRPr="00B3497B" w:rsidRDefault="0008177B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F570D" w14:textId="77777777" w:rsidR="0008177B" w:rsidRPr="00B3497B" w:rsidRDefault="0008177B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8B56B4" w14:textId="77777777" w:rsidR="0008177B" w:rsidRPr="00B3497B" w:rsidRDefault="0008177B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FC98B8B" w14:textId="2E5308C5" w:rsidR="00075D47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sz w:val="24"/>
          <w:szCs w:val="24"/>
        </w:rPr>
        <w:t>Security in a world of technology</w:t>
      </w: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3F4B1B8A" w14:textId="41FB04A6" w:rsidR="0008177B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C248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="005C248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F6C43CA" w14:textId="77777777" w:rsidR="0008177B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771813D" w14:textId="77777777" w:rsidR="00A106AF" w:rsidRPr="00B3497B" w:rsidRDefault="00A106AF" w:rsidP="00842D82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877C75F" w14:textId="77777777" w:rsidR="00A106AF" w:rsidRPr="00B3497B" w:rsidRDefault="00A106AF" w:rsidP="00842D82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B3497B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4391A8B" w14:textId="77777777" w:rsidR="00075D47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sz w:val="24"/>
          <w:szCs w:val="24"/>
        </w:rPr>
        <w:lastRenderedPageBreak/>
        <w:t>Security in a world of technology</w:t>
      </w: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4A7D3A84" w14:textId="45C4A99B" w:rsidR="0026072D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ducation Methods</w:t>
      </w:r>
    </w:p>
    <w:p w14:paraId="24AB7C85" w14:textId="52437AC9" w:rsidR="00842D82" w:rsidRPr="00B3497B" w:rsidRDefault="00842D82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ntroduction </w:t>
      </w:r>
    </w:p>
    <w:p w14:paraId="65292FEC" w14:textId="46C7B8A7" w:rsidR="00075D47" w:rsidRPr="00B3497B" w:rsidRDefault="003712F7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Training and education are the terms that are used interchangeably, taking int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ount varying approaches, purposes and outcomes that ar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ssociate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se methods. There are different education methods that can be used for teaching, such as instructor-led method, E-learning, just-in-tine training, guided learning, and blended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ing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ll these teaching methods play a central role in </w:t>
      </w:r>
      <w:r w:rsidR="00687BB0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gaining knowledge.</w:t>
      </w:r>
    </w:p>
    <w:p w14:paraId="4F446301" w14:textId="695E7BC2" w:rsidR="00687BB0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cussion</w:t>
      </w:r>
    </w:p>
    <w:p w14:paraId="5ED3C2DB" w14:textId="4B02B226" w:rsidR="00930946" w:rsidRPr="00B3497B" w:rsidRDefault="003712F7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structor-led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raining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thod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 strategy in which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knowledge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livered by an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nstructor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group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e audienc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o are learners and they are gaining knowledge with the help of the teacher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djkTtMSI","properties":{"formattedCitation":"(Hebda, Czar, and Mascara 2005)","plainCitation":"(Hebda, Czar, and Mascara 2005)","noteIndex":0},"citationItems":[{"id":19,"uris":["http://zotero.org/users/local/6bWeQAmN/items/4H9MA82F"],"uri":["http://zotero.org/users/local/6bWeQAmN/items/4H9MA82F"],"itemData":{"id":19,"type":"book","publisher":"Pearson Prentice Hall","source":"Google Scholar","title":"Handbook of informatics for nurses and health care professionals","author":[{"family":"Hebda","given":"Toni"},{"family":"Czar","given":"Patricia"},{"family":"Mascara","given":"Cynthia"}],"issued":{"date-parts":[["2005"]]}}}],"schema":"https://github.com/citation-style-language/schema/raw/master/csl-citation.json"} </w:instrTex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Hebda, Czar, and Mascara 2005)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s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er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connected with the help of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udio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isual aids and technology. This method can be used in an organization to train the employees. </w:t>
      </w:r>
      <w:r w:rsidR="000B6E2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, this method is driven by kinetic learner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xperience</w:t>
      </w:r>
      <w:r w:rsidR="000B6E2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requires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oth</w:t>
      </w:r>
      <w:r w:rsidR="000B6E2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databases</w:t>
      </w:r>
      <w:r w:rsidR="000B6E2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 as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ardware</w:t>
      </w:r>
      <w:r w:rsidR="000B6E29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-learning is another method that can be used 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aching and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used i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combination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training delivery methods.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Content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rovided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help of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ology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Q7TCatSV","properties":{"formattedCitation":"(Hebda, Czar, and Mascara 2005)","plainCitation":"(Hebda, Czar, and Mascara 2005)","noteIndex":0},"citationItems":[{"id":19,"uris":["http://zotero.org/users/local/6bWeQAmN/items/4H9MA82F"],"uri":["http://zotero.org/users/local/6bWeQAmN/items/4H9MA82F"],"itemData":{"id":19,"type":"book","publisher":"Pearson Prentice Hall","source":"Google Scholar","title":"Handbook of informatics for nurses and health care professionals","author":[{"family":"Hebda","given":"Toni"},{"family":"Czar","given":"Patricia"},{"family":"Mascara","given":"Cynthia"}],"issued":{"date-parts":[["2005"]]}}}],"schema":"https://github.com/citation-style-language/schema/raw/master/csl-citation.json"} </w:instrTex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Hebda, Czar, and Mascara 2005)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method can be used i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rganizations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let th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mployees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r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y going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rough different tutorials and other recorded sets of information. It 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ne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6A3B7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ost suitable and easy to use method.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8BEBCE2" w14:textId="7CE72851" w:rsidR="00687BB0" w:rsidRPr="00B3497B" w:rsidRDefault="007C52B2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ust-in-time learn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s a training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cess that ca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elp a</w:t>
      </w:r>
      <w:r w:rsidR="00225F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arner to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</w:t>
      </w:r>
      <w:r w:rsidR="00225F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be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 part</w:t>
      </w:r>
      <w:r w:rsidR="00225F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raining in practical terms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4H7oiwJT","properties":{"formattedCitation":"(Hebda, Czar, and Mascara 2005)","plainCitation":"(Hebda, Czar, and Mascara 2005)","noteIndex":0},"citationItems":[{"id":19,"uris":["http://zotero.org/users/local/6bWeQAmN/items/4H9MA82F"],"uri":["http://zotero.org/users/local/6bWeQAmN/items/4H9MA82F"],"itemData":{"id":19,"type":"book","publisher":"Pearson Prentice Hall","source":"Google Scholar","title":"Handbook of informatics for nurses and health care professionals","author":[{"family":"Hebda","given":"Toni"},{"family":"Czar","given":"Patricia"},{"family":"Mascara","given":"Cynthia"}],"issued":{"date-parts":[["2005"]]}}}],"schema":"https://github.com/citation-style-language/schema/raw/master/csl-citation.json"} </w:instrTex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Hebda, Czar, and Mascara 2005)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25F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2630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training is accompanied by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e use of a trainer who can supervise</w:t>
      </w:r>
      <w:r w:rsidR="0012630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l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ctions</w:t>
      </w:r>
      <w:r w:rsidR="0012630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learner. </w:t>
      </w:r>
      <w:r w:rsidR="00454DD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raining</w:t>
      </w:r>
      <w:r w:rsidR="00454DD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used in an organization to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upervise</w:t>
      </w:r>
      <w:r w:rsidR="00454DD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nternees</w:t>
      </w:r>
      <w:r w:rsidR="00454DD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o are at work. </w:t>
      </w:r>
      <w:r w:rsidR="00297DF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, the learners would b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upervise</w:t>
      </w:r>
      <w:r w:rsidR="00297DF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 </w:t>
      </w:r>
      <w:r w:rsidR="00297DF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in terms of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e learning</w:t>
      </w:r>
      <w:r w:rsidR="00655C3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ilities and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ask</w:t>
      </w:r>
      <w:r w:rsidR="00655C3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leted. Blende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ing</w:t>
      </w:r>
      <w:r w:rsidR="00655C3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 combination of training delivery methods that can</w:t>
      </w:r>
      <w:r w:rsidR="00721870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nhance</w:t>
      </w:r>
      <w:r w:rsidR="00655C3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ing</w:t>
      </w:r>
      <w:r w:rsidR="00655C3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goals</w:t>
      </w:r>
      <w:r w:rsidR="00655C3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21870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</w:t>
      </w:r>
      <w:r w:rsidR="00721870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s web-base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ndependent</w:t>
      </w:r>
      <w:r w:rsidR="00721870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ources. </w:t>
      </w:r>
      <w:r w:rsidR="0018434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learning method can be used in an organization to address the student learn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goals</w:t>
      </w:r>
      <w:r w:rsidR="0018434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="0018434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both online media as well as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upervision of</w:t>
      </w:r>
      <w:r w:rsidR="00576BF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iring</w:t>
      </w:r>
      <w:r w:rsidR="00576BF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6915BEB" w14:textId="146CFCB9" w:rsidR="00E527F2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sion</w:t>
      </w:r>
    </w:p>
    <w:p w14:paraId="34280A11" w14:textId="35F104BC" w:rsidR="00E527F2" w:rsidRPr="00B3497B" w:rsidRDefault="003712F7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concluded that each method its ow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fficiency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credibility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ach of the methods aim at enhancing subject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knowledg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on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who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aught. Also, all these methods ca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 i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rganization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C9C789B" w14:textId="29CBB4C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6E2909C" w14:textId="3CD2562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C3F4FA8" w14:textId="53DFE328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F1A4A93" w14:textId="3EABC976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F5C8876" w14:textId="7BEBF37A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E87CA5" w14:textId="63027A0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0FCE81" w14:textId="0672300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A8B463" w14:textId="141D16E1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037235" w14:textId="0E41252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43A66EF" w14:textId="7F8BDA01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33749E1" w14:textId="6B1A1DC5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3F4F105" w14:textId="46CF40BB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7F31FB3" w14:textId="6513E0BB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6A14372" w14:textId="33A53A4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6E0EC0B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D3D6F3B" w14:textId="6DCC2BA6" w:rsidR="00ED49C4" w:rsidRPr="00B3497B" w:rsidRDefault="00842D82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Reference</w:t>
      </w:r>
    </w:p>
    <w:p w14:paraId="07DDF0D9" w14:textId="77777777" w:rsidR="00842D82" w:rsidRPr="00B3497B" w:rsidRDefault="00842D82" w:rsidP="00842D82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B3497B">
        <w:rPr>
          <w:rFonts w:ascii="Times New Roman" w:hAnsi="Times New Roman" w:cs="Times New Roman"/>
          <w:sz w:val="24"/>
          <w:szCs w:val="24"/>
        </w:rPr>
        <w:t xml:space="preserve">Hebda, Toni, Patricia Czar, and Cynthia Mascara. 2005. </w:t>
      </w:r>
      <w:r w:rsidRPr="00B3497B">
        <w:rPr>
          <w:rFonts w:ascii="Times New Roman" w:hAnsi="Times New Roman" w:cs="Times New Roman"/>
          <w:i/>
          <w:iCs/>
          <w:sz w:val="24"/>
          <w:szCs w:val="24"/>
        </w:rPr>
        <w:t>Handbook of Informatics for Nurses and Health Care Professionals</w:t>
      </w:r>
      <w:r w:rsidRPr="00B3497B">
        <w:rPr>
          <w:rFonts w:ascii="Times New Roman" w:hAnsi="Times New Roman" w:cs="Times New Roman"/>
          <w:sz w:val="24"/>
          <w:szCs w:val="24"/>
        </w:rPr>
        <w:t>. Pearson Prentice Hall.</w:t>
      </w:r>
      <w:bookmarkStart w:id="0" w:name="_GoBack"/>
      <w:bookmarkEnd w:id="0"/>
    </w:p>
    <w:p w14:paraId="69F95194" w14:textId="2CDB883B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5BB40ACB" w14:textId="250F0123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BAB6B10" w14:textId="0A372C5E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ADC6AD" w14:textId="02AB9AFE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65A1F9" w14:textId="32039190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DF417CC" w14:textId="2841D69C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0D2EEED" w14:textId="37249BD1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27A70BB" w14:textId="7E435FAA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9BA03A0" w14:textId="702A0F87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8A2985E" w14:textId="30BC1E66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E6F723" w14:textId="26A3C984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4769196" w14:textId="03BC1005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0BF5247" w14:textId="26C44C0E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3A67BE4" w14:textId="34EBCC9F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515ADBA" w14:textId="3BB69ABA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75AA976" w14:textId="1C23F02E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C1E629" w14:textId="4CB36E59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A9D2DAB" w14:textId="1AEDAABA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ABB5E7D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99B9ED4" w14:textId="7228F5A4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64917C" w14:textId="4E5C1546" w:rsidR="00ED49C4" w:rsidRPr="00B3497B" w:rsidRDefault="00842D82" w:rsidP="00842D82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rotecting patient’s information </w:t>
      </w:r>
    </w:p>
    <w:p w14:paraId="3E8D20A7" w14:textId="4B413967" w:rsidR="00ED49C4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troduction</w:t>
      </w:r>
    </w:p>
    <w:p w14:paraId="26E72BF6" w14:textId="54B657A7" w:rsidR="00ED49C4" w:rsidRPr="00B3497B" w:rsidRDefault="003712F7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With the passage of time,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vancement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echnology ha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F56E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rought a hug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reat</w:t>
      </w:r>
      <w:r w:rsidR="007F56E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information. It is found that healthcare continues to be one of the major targets for the hackers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who steal</w:t>
      </w:r>
      <w:r w:rsidR="007F56E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manipulat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7F56E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.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Ultimately</w:t>
      </w:r>
      <w:r w:rsidR="007F56E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re </w:t>
      </w:r>
      <w:r w:rsidR="0060166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different mechanisms </w:t>
      </w:r>
      <w:r w:rsidR="00BD2EEC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BD2EEC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d by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e healthcare</w:t>
      </w:r>
      <w:r w:rsidR="00EC0815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ystem to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vercome</w:t>
      </w:r>
      <w:r w:rsidR="00EC0815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itigate</w:t>
      </w:r>
      <w:r w:rsidR="00EC0815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 issues.</w:t>
      </w:r>
    </w:p>
    <w:p w14:paraId="517E5C48" w14:textId="28188594" w:rsidR="00EC0815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cussion</w:t>
      </w:r>
    </w:p>
    <w:p w14:paraId="77292A4D" w14:textId="77777777" w:rsidR="00930946" w:rsidRPr="00B3497B" w:rsidRDefault="003712F7" w:rsidP="00930946">
      <w:pPr>
        <w:shd w:val="clear" w:color="auto" w:fill="FFFFFF"/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k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nto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ount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metho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rotect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data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ifferent security mechanisms are used such as audit trails, </w:t>
      </w:r>
      <w:r w:rsidR="0055488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thentication processes, having control and access guided by a central server, analysis of the external communication links as well as access tools. Some other methods are, develop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ystem</w:t>
      </w:r>
      <w:r w:rsidR="0055488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ckup that can keep a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record</w:t>
      </w:r>
      <w:r w:rsidR="0055488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dat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.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t is adde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at there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different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saster recovery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cesses 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can help to 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over 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back up the data that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covered from different resources. There are different administrative an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ersonal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sue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ise, taking into account that these issues can b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revised</w:t>
      </w:r>
      <w:r w:rsidR="004D230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5086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using system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elf-assessment</w:t>
      </w:r>
      <w:r w:rsidR="0015086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maintenance of</w:t>
      </w:r>
      <w:r w:rsidR="0015086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wariness</w:t>
      </w:r>
      <w:r w:rsidR="0015086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echnological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spects</w:t>
      </w:r>
      <w:r w:rsidR="0015086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A97EED6" w14:textId="4179260F" w:rsidR="001971DB" w:rsidRPr="00B3497B" w:rsidRDefault="0015086E" w:rsidP="00930946">
      <w:pPr>
        <w:shd w:val="clear" w:color="auto" w:fill="FFFFFF"/>
        <w:spacing w:after="0" w:line="480" w:lineRule="auto"/>
        <w:ind w:firstLine="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ighlighte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lp to prevent the issues that can breach or manipulate the data. </w:t>
      </w:r>
      <w:r w:rsidR="00385D1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level of access is also another aspect to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consider</w:t>
      </w:r>
      <w:r w:rsidR="00385D1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aking into account that security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s</w:t>
      </w:r>
      <w:r w:rsidR="00385D1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prohibite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385D1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inimized access to data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Z3UUlNKr","properties":{"formattedCitation":"(Mather and Cummings 2019)","plainCitation":"(Mather and Cummings 2019)","noteIndex":0},"citationItems":[{"id":20,"uris":["http://zotero.org/users/local/6bWeQAmN/items/Z2JSJC75"],"uri":["http://zotero.org/users/local/6bWeQAmN/items/Z2JSJC75"],"itemData":{"id":20,"type":"article-journal","container-title":"BMJ health &amp; care informatics","issue":"1","page":"1–5","source":"Google Scholar","title":"Developing and sustaining digital professionalism: a model for assessing readiness of healthcare environments and capability of nurses","title-short":"Developing and sustaining digital professionalism","volume":"26","author":[{"family":"Mather","given":"Carey Ann"},{"family":"Cummings","given":"Elizabeth"}],"issued":{"date-parts":[["2019"]]}}}],"schema":"https://github.com/citation-style-language/schema/raw/master/csl-citation.json"} </w:instrTex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Mather and Cummings 2019)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85D11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re is a complete check an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alance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issues of data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ecurity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a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data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can be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ved from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ny</w:t>
      </w:r>
      <w:r w:rsidR="00492FEA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ind of threat. 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Handling and Disposal of Confidential Information is also a major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aspect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 terms of security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concern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. In order to prevent the disposal of data, the central server system is used where audit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trails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re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meant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ensure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the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fety</w:t>
      </w:r>
      <w:r w:rsidR="007C278E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nd mitigation of </w:t>
      </w:r>
      <w:r w:rsidR="00930946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breaching of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data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Also,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systematic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authentication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7C278E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nd personalized access 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s a major aspect to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consider</w:t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 overcome these </w:t>
      </w:r>
      <w:r w:rsidR="00533DB3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>issues</w:t>
      </w:r>
      <w:r w:rsidR="00842D82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42D82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/>
      </w:r>
      <w:r w:rsidR="00842D82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ZOTERO_ITEM CSL_CITATION {"citationID":"hs1Musrd","properties":{"formattedCitation":"(Mather and Cummings 2019)","plainCitation":"(Mather and Cummings 2019)","noteIndex":0},"citationItems":[{"id":20,"uris":["http://zotero.org/users/local/6bWeQAmN/items/Z2JSJC75"],"uri":["http://zotero.org/users/local/6bWeQAmN/items/Z2JSJC75"],"itemData":{"id":20,"type":"article-journal","container-title":"BMJ health &amp; care informatics","issue":"1","page":"1–5","source":"Google Scholar","title":"Developing and sustaining digital professionalism: a model for assessing readiness of healthcare environments and capability of nurses","title-short":"Developing and sustaining digital professionalism","volume":"26","author":[{"family":"Mather","given":"Carey Ann"},{"family":"Cummings","given":"Elizabeth"}],"issued":{"date-parts":[["2019"]]}}}],"schema":"https://github.com/citation-style-language/schema/raw/master/csl-citation.json"} </w:instrText>
      </w:r>
      <w:r w:rsidR="00842D82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Mather and Cummings 2019)</w:t>
      </w:r>
      <w:r w:rsidR="00842D82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3712F7" w:rsidRPr="00B349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</w:p>
    <w:p w14:paraId="1C1DD3E0" w14:textId="40C32A1A" w:rsidR="00EC0815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sion</w:t>
      </w:r>
    </w:p>
    <w:p w14:paraId="145AD6FC" w14:textId="4B3DAF77" w:rsidR="00842D82" w:rsidRPr="00B3497B" w:rsidRDefault="003712F7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ecurity threat is mo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dangerous and harmful aspect of the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chnological disasters in th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nt time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king into account that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different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asures have been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aken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far to address thes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ssue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t is also added that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re improve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upgrade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ver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im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that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reat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nimized. </w:t>
      </w:r>
    </w:p>
    <w:p w14:paraId="32091A13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4D84FA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E61A74B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1122499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CEBE1C1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4D8A8BA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03C56E8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8BF49E0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1EB45F9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DAA9F1B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9A4C46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CCF8884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75D5AEF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E691BF5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05B9A3" w14:textId="57A7EF03" w:rsidR="004123CD" w:rsidRPr="00B3497B" w:rsidRDefault="004123CD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08934E8" w14:textId="77777777" w:rsidR="007C278E" w:rsidRPr="00B3497B" w:rsidRDefault="007C278E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D7418E" w14:textId="4F876BDE" w:rsidR="004123CD" w:rsidRPr="00B3497B" w:rsidRDefault="00842D82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Reference</w:t>
      </w:r>
    </w:p>
    <w:p w14:paraId="081D226F" w14:textId="407D4CAB" w:rsidR="00842D82" w:rsidRPr="00B3497B" w:rsidRDefault="00842D82" w:rsidP="00930946">
      <w:pPr>
        <w:spacing w:after="0"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ather, C. A., &amp; Cummings, E. (2019). Developing and sustaining digital professionalism: a model for assessing readiness of healthcare environments and capability of nurses. </w:t>
      </w:r>
      <w:r w:rsidRPr="00B3497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BMJ health &amp; care informatics</w:t>
      </w:r>
      <w:r w:rsidRPr="00B349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B3497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6</w:t>
      </w:r>
      <w:r w:rsidRPr="00B349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1-5.</w:t>
      </w:r>
    </w:p>
    <w:p w14:paraId="5D27154E" w14:textId="3F693B5C" w:rsidR="004123CD" w:rsidRPr="00B3497B" w:rsidRDefault="004123CD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3171316" w14:textId="3216D028" w:rsidR="004123CD" w:rsidRPr="00B3497B" w:rsidRDefault="004123CD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3C62D4" w14:textId="17A81FC2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7D7068E" w14:textId="7F234E7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8857BF4" w14:textId="03F101F5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FE4BDF7" w14:textId="15587BC8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E917355" w14:textId="2D026F41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172CF54" w14:textId="3C88A4A1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1208988" w14:textId="384906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489D7D3" w14:textId="1729964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17675A9" w14:textId="288CAEC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192490" w14:textId="379C8B38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B95B432" w14:textId="092E9545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B2126E5" w14:textId="21DE0D30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EACB6CA" w14:textId="22ED40BF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2D99F4E" w14:textId="71C1247C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9A1AF40" w14:textId="6ACCDA9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FEA3FAC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70E747" w14:textId="01656125" w:rsidR="004123CD" w:rsidRPr="00B3497B" w:rsidRDefault="004123CD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23B7C87" w14:textId="4FF50E6A" w:rsidR="00842D82" w:rsidRPr="00B3497B" w:rsidRDefault="00930946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lastRenderedPageBreak/>
        <w:t>E</w:t>
      </w:r>
      <w:r w:rsidR="00842D82" w:rsidRPr="00B3497B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ducation to staff on phishing and spam emails</w:t>
      </w:r>
    </w:p>
    <w:p w14:paraId="49BCE3B0" w14:textId="2C7994AE" w:rsidR="00842D82" w:rsidRPr="00B3497B" w:rsidRDefault="00930946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</w:t>
      </w:r>
      <w:r w:rsidR="00842D82"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ntroduction</w:t>
      </w:r>
    </w:p>
    <w:p w14:paraId="18505AF6" w14:textId="0122CF41" w:rsidR="004B71A9" w:rsidRPr="00B3497B" w:rsidRDefault="003712F7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Virtual crimes are on</w:t>
      </w:r>
      <w:r w:rsidR="004123C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123CD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major threats that need to be addressed.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observed that with a major shift in technology, virtual crimes such as spam and phishing </w:t>
      </w:r>
      <w:r w:rsidR="007C278E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as caused a lot of mess.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order to teach the staff on virtual crimes, different teaching methods can be used. </w:t>
      </w:r>
    </w:p>
    <w:p w14:paraId="2DD33F49" w14:textId="7F21E6D8" w:rsidR="004B71A9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cussion</w:t>
      </w:r>
    </w:p>
    <w:p w14:paraId="593F6FB6" w14:textId="5FB5E783" w:rsidR="00930946" w:rsidRPr="00B3497B" w:rsidRDefault="003712F7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ish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am are one of the major virtual crimes.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ishing </w:t>
      </w:r>
      <w:r w:rsidR="00930946" w:rsidRPr="00B349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s a fraudulent practice that have 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cified target while spam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as a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roa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get. Spam 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more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k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unnecessary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dvertisement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be annoying. 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order to teach staff, different methods can be used, such a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elf-guided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ing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t is one of th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s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help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ers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now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ow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get ri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ams and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nalyze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hishing</w:t>
      </w:r>
      <w:r w:rsidR="007A2D1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method can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e used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each by using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raining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nuals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valuated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sts in the form of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quizzes and practice trials</w:t>
      </w:r>
      <w:r w:rsidR="00A57F47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C109B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structor-led training is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nother</w:t>
      </w:r>
      <w:r w:rsidR="006C109B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jor method that can be used because it paves the way for kinetic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er</w:t>
      </w:r>
      <w:r w:rsidR="006C109B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xperience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VY7Dl0V8","properties":{"formattedCitation":"(Hebda, Czar, and Mascara 2005)","plainCitation":"(Hebda, Czar, and Mascara 2005)","noteIndex":0},"citationItems":[{"id":19,"uris":["http://zotero.org/users/local/6bWeQAmN/items/4H9MA82F"],"uri":["http://zotero.org/users/local/6bWeQAmN/items/4H9MA82F"],"itemData":{"id":19,"type":"book","publisher":"Pearson Prentice Hall","source":"Google Scholar","title":"Handbook of informatics for nurses and health care professionals","author":[{"family":"Hebda","given":"Toni"},{"family":"Czar","given":"Patricia"},{"family":"Mascara","given":"Cynthia"}],"issued":{"date-parts":[["2005"]]}}}],"schema":"https://github.com/citation-style-language/schema/raw/master/csl-citation.json"} </w:instrTex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Hebda, Czar, and Mascara 2005)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C109B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B3E2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his method is led by u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FB3E2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g different audiovisual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ids</w:t>
      </w:r>
      <w:r w:rsidR="00FB3E2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it can be </w:t>
      </w:r>
      <w:r w:rsidR="00533DB3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valuated</w:t>
      </w:r>
      <w:r w:rsidR="00FB3E2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form of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rails</w:t>
      </w:r>
      <w:r w:rsidR="00FB3E2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ractices. </w:t>
      </w:r>
    </w:p>
    <w:p w14:paraId="0DB86DF7" w14:textId="607F732A" w:rsidR="004B71A9" w:rsidRPr="00B3497B" w:rsidRDefault="00797B4C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-learning is another teaching method that can be used to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ach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out spam and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hishing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mails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is method can b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valuated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s</w:t>
      </w:r>
      <w:r w:rsidR="006729AF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 the quiz and online assessments.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Blended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ing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jor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chnique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that can be used to teach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tudents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out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spam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hishing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it will include different methods of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eaching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b3RwjWMM","properties":{"formattedCitation":"(Hebda, Czar, and Mascara 2005)","plainCitation":"(Hebda, Czar, and Mascara 2005)","noteIndex":0},"citationItems":[{"id":19,"uris":["http://zotero.org/users/local/6bWeQAmN/items/4H9MA82F"],"uri":["http://zotero.org/users/local/6bWeQAmN/items/4H9MA82F"],"itemData":{"id":19,"type":"book","publisher":"Pearson Prentice Hall","source":"Google Scholar","title":"Handbook of informatics for nurses and health care professionals","author":[{"family":"Hebda","given":"Toni"},{"family":"Czar","given":"Patricia"},{"family":"Mascara","given":"Cynthia"}],"issued":{"date-parts":[["2005"]]}}}],"schema":"https://github.com/citation-style-language/schema/raw/master/csl-citation.json"} </w:instrTex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42D82" w:rsidRPr="00B3497B">
        <w:rPr>
          <w:rFonts w:ascii="Times New Roman" w:hAnsi="Times New Roman" w:cs="Times New Roman"/>
          <w:sz w:val="24"/>
          <w:szCs w:val="24"/>
        </w:rPr>
        <w:t>(Hebda, Czar, and Mascara 2005)</w:t>
      </w:r>
      <w:r w:rsidR="00842D8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is method or student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ing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evaluated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using different assessments such as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trial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quizzes and the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learnability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students in the form of </w:t>
      </w:r>
      <w:r w:rsidR="00754658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presentations</w:t>
      </w:r>
      <w:r w:rsidR="00C350B2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71E69F6" w14:textId="54D3BE29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A3302C9" w14:textId="71FEB55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37F4F53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9E8BCC2" w14:textId="164F9F4D" w:rsidR="00EC3B95" w:rsidRPr="00B3497B" w:rsidRDefault="003712F7" w:rsidP="00842D8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sion</w:t>
      </w:r>
    </w:p>
    <w:p w14:paraId="5097BB43" w14:textId="7D43ED60" w:rsidR="00EC3B95" w:rsidRPr="00B3497B" w:rsidRDefault="003712F7" w:rsidP="00930946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king into account the task of teaching staff about virtual crime, above mentioned teaching methods can be used. These methods can help the students get a deep insight into what is taught to them, also </w:t>
      </w:r>
      <w:r w:rsidR="00930946"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se methods can help to assess the staff’s learnability. </w:t>
      </w: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554B7B2A" w14:textId="56130E13" w:rsidR="00ED49C4" w:rsidRPr="00B3497B" w:rsidRDefault="00ED49C4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40FD076" w14:textId="5DBD0560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840ACB" w14:textId="5F9EDC32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C724AD2" w14:textId="77AD404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C8752C9" w14:textId="7E7FBA0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51012DC" w14:textId="54B02882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50EF1F9" w14:textId="2965A2C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2213B8" w14:textId="255B3D82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8535887" w14:textId="707804A3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756DA00" w14:textId="69F60458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E1195B6" w14:textId="23A9369E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DA11A86" w14:textId="18835954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206AC68" w14:textId="5510D0CC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26F2BD" w14:textId="4E3AF1DC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65D5D6A" w14:textId="06D57E4F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75B4529" w14:textId="13791309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6DBEB48" w14:textId="5DDDE6AC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4E73332" w14:textId="54A3CF6B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F6B3472" w14:textId="77777777" w:rsidR="00842D82" w:rsidRPr="00B3497B" w:rsidRDefault="00842D82" w:rsidP="00842D8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32373CC" w14:textId="71AD89A8" w:rsidR="00075D47" w:rsidRPr="00B3497B" w:rsidRDefault="00842D82" w:rsidP="00930946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ference</w:t>
      </w:r>
    </w:p>
    <w:p w14:paraId="68B55FF8" w14:textId="05E80168" w:rsidR="00842D82" w:rsidRPr="00B3497B" w:rsidRDefault="00842D82" w:rsidP="00930946">
      <w:pPr>
        <w:spacing w:after="0"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3497B">
        <w:rPr>
          <w:rFonts w:ascii="Times New Roman" w:hAnsi="Times New Roman" w:cs="Times New Roman"/>
          <w:color w:val="000000" w:themeColor="text1"/>
          <w:sz w:val="24"/>
          <w:szCs w:val="24"/>
        </w:rPr>
        <w:t>Hebda, T., Hunter, K., &amp; Czar, P. (2018) 'Handbook of Informatics for nurses and Healthcare Professionals' 6th ed.'</w:t>
      </w:r>
    </w:p>
    <w:sectPr w:rsidR="00842D82" w:rsidRPr="00B3497B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8F26B4" w14:textId="77777777" w:rsidR="00D66E51" w:rsidRDefault="00D66E51">
      <w:pPr>
        <w:spacing w:after="0" w:line="240" w:lineRule="auto"/>
      </w:pPr>
      <w:r>
        <w:separator/>
      </w:r>
    </w:p>
  </w:endnote>
  <w:endnote w:type="continuationSeparator" w:id="0">
    <w:p w14:paraId="1C4C665E" w14:textId="77777777" w:rsidR="00D66E51" w:rsidRDefault="00D66E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D0E61D" w14:textId="77777777" w:rsidR="00D66E51" w:rsidRDefault="00D66E51">
      <w:pPr>
        <w:spacing w:after="0" w:line="240" w:lineRule="auto"/>
      </w:pPr>
      <w:r>
        <w:separator/>
      </w:r>
    </w:p>
  </w:footnote>
  <w:footnote w:type="continuationSeparator" w:id="0">
    <w:p w14:paraId="0FA62369" w14:textId="77777777" w:rsidR="00D66E51" w:rsidRDefault="00D66E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CFA6A9" w14:textId="386085CD" w:rsidR="00A106AF" w:rsidRPr="001A02CC" w:rsidRDefault="003712F7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075D47" w:rsidRPr="00075D47">
      <w:rPr>
        <w:rFonts w:ascii="Times New Roman" w:hAnsi="Times New Roman" w:cs="Times New Roman"/>
        <w:sz w:val="24"/>
        <w:szCs w:val="24"/>
      </w:rPr>
      <w:t>IT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54658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2B3965E1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51B826" w14:textId="52AA71FC" w:rsidR="00A106AF" w:rsidRPr="001A02CC" w:rsidRDefault="003712F7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075D47">
      <w:rPr>
        <w:rFonts w:ascii="Times New Roman" w:hAnsi="Times New Roman" w:cs="Times New Roman"/>
        <w:sz w:val="24"/>
        <w:szCs w:val="24"/>
      </w:rPr>
      <w:t>IT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754658">
      <w:rPr>
        <w:rFonts w:ascii="Times New Roman" w:hAnsi="Times New Roman" w:cs="Times New Roman"/>
        <w:noProof/>
        <w:sz w:val="24"/>
        <w:szCs w:val="24"/>
      </w:rPr>
      <w:t>5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4D1239FC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8050676"/>
    <w:multiLevelType w:val="multilevel"/>
    <w:tmpl w:val="33581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B40"/>
    <w:rsid w:val="000175BA"/>
    <w:rsid w:val="00024ABE"/>
    <w:rsid w:val="000254ED"/>
    <w:rsid w:val="00034E36"/>
    <w:rsid w:val="00040E21"/>
    <w:rsid w:val="00045047"/>
    <w:rsid w:val="00064440"/>
    <w:rsid w:val="00075D47"/>
    <w:rsid w:val="00076C72"/>
    <w:rsid w:val="0008177B"/>
    <w:rsid w:val="00085549"/>
    <w:rsid w:val="00090057"/>
    <w:rsid w:val="0009207A"/>
    <w:rsid w:val="0009373B"/>
    <w:rsid w:val="000972AE"/>
    <w:rsid w:val="000A6EE1"/>
    <w:rsid w:val="000B6E29"/>
    <w:rsid w:val="000C4677"/>
    <w:rsid w:val="000D5139"/>
    <w:rsid w:val="000D537D"/>
    <w:rsid w:val="000E4547"/>
    <w:rsid w:val="000E60FE"/>
    <w:rsid w:val="000F5C0F"/>
    <w:rsid w:val="0011275D"/>
    <w:rsid w:val="0012630D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5086E"/>
    <w:rsid w:val="00184342"/>
    <w:rsid w:val="00187C02"/>
    <w:rsid w:val="001971DB"/>
    <w:rsid w:val="001A02CC"/>
    <w:rsid w:val="001A0404"/>
    <w:rsid w:val="001A7472"/>
    <w:rsid w:val="001B2CB0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25F46"/>
    <w:rsid w:val="00247A02"/>
    <w:rsid w:val="00247ED0"/>
    <w:rsid w:val="0025247C"/>
    <w:rsid w:val="0026072D"/>
    <w:rsid w:val="00267851"/>
    <w:rsid w:val="002777E7"/>
    <w:rsid w:val="002804B8"/>
    <w:rsid w:val="00282CBA"/>
    <w:rsid w:val="00284B0D"/>
    <w:rsid w:val="00287B4B"/>
    <w:rsid w:val="00297DF7"/>
    <w:rsid w:val="002A5792"/>
    <w:rsid w:val="002B6768"/>
    <w:rsid w:val="002C5353"/>
    <w:rsid w:val="002C5E14"/>
    <w:rsid w:val="002D4979"/>
    <w:rsid w:val="00315B39"/>
    <w:rsid w:val="00323259"/>
    <w:rsid w:val="00332218"/>
    <w:rsid w:val="00334AD8"/>
    <w:rsid w:val="00336CA3"/>
    <w:rsid w:val="0034125C"/>
    <w:rsid w:val="003448D7"/>
    <w:rsid w:val="003450E0"/>
    <w:rsid w:val="00347131"/>
    <w:rsid w:val="00355ABA"/>
    <w:rsid w:val="00365A07"/>
    <w:rsid w:val="003712F7"/>
    <w:rsid w:val="00371658"/>
    <w:rsid w:val="00383807"/>
    <w:rsid w:val="00385D11"/>
    <w:rsid w:val="003D2612"/>
    <w:rsid w:val="003E0446"/>
    <w:rsid w:val="003F2EA2"/>
    <w:rsid w:val="003F30CE"/>
    <w:rsid w:val="003F421D"/>
    <w:rsid w:val="004059F0"/>
    <w:rsid w:val="00410AEC"/>
    <w:rsid w:val="004123CD"/>
    <w:rsid w:val="0042675A"/>
    <w:rsid w:val="0043024F"/>
    <w:rsid w:val="00432057"/>
    <w:rsid w:val="00437761"/>
    <w:rsid w:val="00453F7A"/>
    <w:rsid w:val="00454DDE"/>
    <w:rsid w:val="00460349"/>
    <w:rsid w:val="004637EA"/>
    <w:rsid w:val="004672E9"/>
    <w:rsid w:val="00471063"/>
    <w:rsid w:val="00487440"/>
    <w:rsid w:val="00487EC4"/>
    <w:rsid w:val="00492FEA"/>
    <w:rsid w:val="004A07E8"/>
    <w:rsid w:val="004B0B79"/>
    <w:rsid w:val="004B71A9"/>
    <w:rsid w:val="004C1C2A"/>
    <w:rsid w:val="004D0EE0"/>
    <w:rsid w:val="004D2307"/>
    <w:rsid w:val="004E2425"/>
    <w:rsid w:val="00506F1F"/>
    <w:rsid w:val="00511035"/>
    <w:rsid w:val="005132E5"/>
    <w:rsid w:val="00525633"/>
    <w:rsid w:val="00525FDC"/>
    <w:rsid w:val="00533DB3"/>
    <w:rsid w:val="00550EFD"/>
    <w:rsid w:val="00554887"/>
    <w:rsid w:val="00576BF1"/>
    <w:rsid w:val="00594098"/>
    <w:rsid w:val="005B36F5"/>
    <w:rsid w:val="005B43DA"/>
    <w:rsid w:val="005C0F06"/>
    <w:rsid w:val="005C20F1"/>
    <w:rsid w:val="005C2489"/>
    <w:rsid w:val="005C7FB5"/>
    <w:rsid w:val="005D03C9"/>
    <w:rsid w:val="005D4D2B"/>
    <w:rsid w:val="005F2E1C"/>
    <w:rsid w:val="005F4083"/>
    <w:rsid w:val="005F78CF"/>
    <w:rsid w:val="00601667"/>
    <w:rsid w:val="0060705A"/>
    <w:rsid w:val="006148A1"/>
    <w:rsid w:val="00634E15"/>
    <w:rsid w:val="0064671B"/>
    <w:rsid w:val="00655C37"/>
    <w:rsid w:val="00664811"/>
    <w:rsid w:val="0067261A"/>
    <w:rsid w:val="006729AF"/>
    <w:rsid w:val="006752F2"/>
    <w:rsid w:val="00687186"/>
    <w:rsid w:val="00687BB0"/>
    <w:rsid w:val="006938E2"/>
    <w:rsid w:val="006A0724"/>
    <w:rsid w:val="006A3B71"/>
    <w:rsid w:val="006B1FF2"/>
    <w:rsid w:val="006B2BD3"/>
    <w:rsid w:val="006C109B"/>
    <w:rsid w:val="006E156D"/>
    <w:rsid w:val="006E63B9"/>
    <w:rsid w:val="006F00AD"/>
    <w:rsid w:val="00701ACE"/>
    <w:rsid w:val="00706F79"/>
    <w:rsid w:val="00712960"/>
    <w:rsid w:val="00715E21"/>
    <w:rsid w:val="00721870"/>
    <w:rsid w:val="00726CF2"/>
    <w:rsid w:val="00747B4E"/>
    <w:rsid w:val="00752236"/>
    <w:rsid w:val="00753EE1"/>
    <w:rsid w:val="00754658"/>
    <w:rsid w:val="007642EC"/>
    <w:rsid w:val="00764D8B"/>
    <w:rsid w:val="00797B4C"/>
    <w:rsid w:val="007A2D12"/>
    <w:rsid w:val="007B30BD"/>
    <w:rsid w:val="007C278E"/>
    <w:rsid w:val="007C2F25"/>
    <w:rsid w:val="007C30FD"/>
    <w:rsid w:val="007C52B2"/>
    <w:rsid w:val="007C6293"/>
    <w:rsid w:val="007D2E69"/>
    <w:rsid w:val="007D591A"/>
    <w:rsid w:val="007E3EC1"/>
    <w:rsid w:val="007F56E6"/>
    <w:rsid w:val="00807E6C"/>
    <w:rsid w:val="00820904"/>
    <w:rsid w:val="0082673A"/>
    <w:rsid w:val="00834311"/>
    <w:rsid w:val="00842BFD"/>
    <w:rsid w:val="00842D82"/>
    <w:rsid w:val="00862032"/>
    <w:rsid w:val="00876C6A"/>
    <w:rsid w:val="00877CA7"/>
    <w:rsid w:val="008A5E66"/>
    <w:rsid w:val="008A6E3E"/>
    <w:rsid w:val="008B4F7C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13564"/>
    <w:rsid w:val="0092355D"/>
    <w:rsid w:val="00930946"/>
    <w:rsid w:val="00932CD1"/>
    <w:rsid w:val="0093635F"/>
    <w:rsid w:val="00943EEF"/>
    <w:rsid w:val="00953628"/>
    <w:rsid w:val="009823FF"/>
    <w:rsid w:val="009A1682"/>
    <w:rsid w:val="009B5611"/>
    <w:rsid w:val="009C719E"/>
    <w:rsid w:val="009D0DE3"/>
    <w:rsid w:val="009E485E"/>
    <w:rsid w:val="009E7DEA"/>
    <w:rsid w:val="009F426C"/>
    <w:rsid w:val="009F7DA0"/>
    <w:rsid w:val="00A106AF"/>
    <w:rsid w:val="00A20DB5"/>
    <w:rsid w:val="00A4374D"/>
    <w:rsid w:val="00A57F47"/>
    <w:rsid w:val="00A67E8F"/>
    <w:rsid w:val="00A92A12"/>
    <w:rsid w:val="00AA50C3"/>
    <w:rsid w:val="00AB2058"/>
    <w:rsid w:val="00AC574D"/>
    <w:rsid w:val="00AC5856"/>
    <w:rsid w:val="00AD33B3"/>
    <w:rsid w:val="00AD50DE"/>
    <w:rsid w:val="00B01520"/>
    <w:rsid w:val="00B06D61"/>
    <w:rsid w:val="00B23F6D"/>
    <w:rsid w:val="00B32911"/>
    <w:rsid w:val="00B3497B"/>
    <w:rsid w:val="00B405F9"/>
    <w:rsid w:val="00B609FC"/>
    <w:rsid w:val="00B70C3A"/>
    <w:rsid w:val="00B73412"/>
    <w:rsid w:val="00B77D70"/>
    <w:rsid w:val="00B8755B"/>
    <w:rsid w:val="00BA1045"/>
    <w:rsid w:val="00BC2C84"/>
    <w:rsid w:val="00BC7805"/>
    <w:rsid w:val="00BD2EEC"/>
    <w:rsid w:val="00BE295C"/>
    <w:rsid w:val="00BF0DF3"/>
    <w:rsid w:val="00BF32FA"/>
    <w:rsid w:val="00C16B0C"/>
    <w:rsid w:val="00C2518D"/>
    <w:rsid w:val="00C2746F"/>
    <w:rsid w:val="00C30C9C"/>
    <w:rsid w:val="00C30E9E"/>
    <w:rsid w:val="00C350B2"/>
    <w:rsid w:val="00C4062F"/>
    <w:rsid w:val="00C5356B"/>
    <w:rsid w:val="00C57619"/>
    <w:rsid w:val="00C64E95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C176B"/>
    <w:rsid w:val="00CC6829"/>
    <w:rsid w:val="00CD24E7"/>
    <w:rsid w:val="00CD3EBF"/>
    <w:rsid w:val="00CF0A51"/>
    <w:rsid w:val="00D01737"/>
    <w:rsid w:val="00D156FC"/>
    <w:rsid w:val="00D16E0A"/>
    <w:rsid w:val="00D22A8F"/>
    <w:rsid w:val="00D24B09"/>
    <w:rsid w:val="00D25805"/>
    <w:rsid w:val="00D35D03"/>
    <w:rsid w:val="00D434CA"/>
    <w:rsid w:val="00D46875"/>
    <w:rsid w:val="00D5076D"/>
    <w:rsid w:val="00D620E3"/>
    <w:rsid w:val="00D62605"/>
    <w:rsid w:val="00D62E1C"/>
    <w:rsid w:val="00D66E51"/>
    <w:rsid w:val="00D819BF"/>
    <w:rsid w:val="00D95087"/>
    <w:rsid w:val="00DA2987"/>
    <w:rsid w:val="00DA77AE"/>
    <w:rsid w:val="00DB2F44"/>
    <w:rsid w:val="00DB3F05"/>
    <w:rsid w:val="00DC72D1"/>
    <w:rsid w:val="00DD660B"/>
    <w:rsid w:val="00DD70E4"/>
    <w:rsid w:val="00DF22BD"/>
    <w:rsid w:val="00E07F50"/>
    <w:rsid w:val="00E3227F"/>
    <w:rsid w:val="00E40F69"/>
    <w:rsid w:val="00E527F2"/>
    <w:rsid w:val="00E61F29"/>
    <w:rsid w:val="00E724C4"/>
    <w:rsid w:val="00E85934"/>
    <w:rsid w:val="00E95753"/>
    <w:rsid w:val="00E9582E"/>
    <w:rsid w:val="00EB0B02"/>
    <w:rsid w:val="00EB0E33"/>
    <w:rsid w:val="00EB6D29"/>
    <w:rsid w:val="00EC0815"/>
    <w:rsid w:val="00EC34C1"/>
    <w:rsid w:val="00EC3B95"/>
    <w:rsid w:val="00EC6E94"/>
    <w:rsid w:val="00ED49C4"/>
    <w:rsid w:val="00EF1641"/>
    <w:rsid w:val="00F02DA3"/>
    <w:rsid w:val="00F2461F"/>
    <w:rsid w:val="00F33CF4"/>
    <w:rsid w:val="00F34A13"/>
    <w:rsid w:val="00F379A9"/>
    <w:rsid w:val="00F4029A"/>
    <w:rsid w:val="00F41228"/>
    <w:rsid w:val="00F4445C"/>
    <w:rsid w:val="00F60147"/>
    <w:rsid w:val="00F63230"/>
    <w:rsid w:val="00F65050"/>
    <w:rsid w:val="00F748B8"/>
    <w:rsid w:val="00F768B4"/>
    <w:rsid w:val="00F84D74"/>
    <w:rsid w:val="00F86CA7"/>
    <w:rsid w:val="00F94B9F"/>
    <w:rsid w:val="00FA70AB"/>
    <w:rsid w:val="00FB0E43"/>
    <w:rsid w:val="00FB3E28"/>
    <w:rsid w:val="00FD1DAB"/>
    <w:rsid w:val="00FD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C4FA56"/>
  <w15:docId w15:val="{F9A22DBB-E36B-43D4-8E11-32BA8279A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842D82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954</Words>
  <Characters>11139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3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3</cp:revision>
  <dcterms:created xsi:type="dcterms:W3CDTF">2019-12-25T09:08:00Z</dcterms:created>
  <dcterms:modified xsi:type="dcterms:W3CDTF">2019-12-25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wPlKyrgI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